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2219A9B" w14:textId="77777777" w:rsidR="00AC5E73" w:rsidRDefault="00AC5E73" w:rsidP="00AC5E73">
      <w:pPr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3B7B15">
        <w:rPr>
          <w:rFonts w:ascii="Arial" w:hAnsi="Arial" w:cs="Arial"/>
          <w:b/>
          <w:sz w:val="22"/>
          <w:szCs w:val="22"/>
        </w:rPr>
        <w:t>Suppleme</w:t>
      </w:r>
      <w:r>
        <w:rPr>
          <w:rFonts w:ascii="Arial" w:hAnsi="Arial" w:cs="Arial"/>
          <w:b/>
          <w:sz w:val="22"/>
          <w:szCs w:val="22"/>
        </w:rPr>
        <w:t>n</w:t>
      </w:r>
      <w:r w:rsidRPr="003B7B15">
        <w:rPr>
          <w:rFonts w:ascii="Arial" w:hAnsi="Arial" w:cs="Arial"/>
          <w:b/>
          <w:sz w:val="22"/>
          <w:szCs w:val="22"/>
        </w:rPr>
        <w:t>tal Table 1.</w:t>
      </w:r>
      <w:r>
        <w:rPr>
          <w:rFonts w:ascii="Arial" w:hAnsi="Arial" w:cs="Arial"/>
          <w:sz w:val="22"/>
          <w:szCs w:val="22"/>
        </w:rPr>
        <w:t xml:space="preserve"> Search Strategy</w:t>
      </w:r>
    </w:p>
    <w:tbl>
      <w:tblPr>
        <w:tblW w:w="10541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540"/>
        <w:gridCol w:w="1260"/>
        <w:gridCol w:w="8741"/>
      </w:tblGrid>
      <w:tr w:rsidR="00AC5E73" w:rsidRPr="00282EEA" w14:paraId="27573732" w14:textId="77777777" w:rsidTr="0087090D">
        <w:trPr>
          <w:trHeight w:val="131"/>
        </w:trPr>
        <w:tc>
          <w:tcPr>
            <w:tcW w:w="5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5E34E45A" w14:textId="77777777" w:rsidR="00AC5E73" w:rsidRPr="00282EEA" w:rsidRDefault="00AC5E73" w:rsidP="0087090D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282EE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No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2E294BCE" w14:textId="77777777" w:rsidR="00AC5E73" w:rsidRPr="00282EEA" w:rsidRDefault="00AC5E73" w:rsidP="0087090D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282EE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Database</w:t>
            </w:r>
          </w:p>
        </w:tc>
        <w:tc>
          <w:tcPr>
            <w:tcW w:w="874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4DF907" w14:textId="77777777" w:rsidR="00AC5E73" w:rsidRPr="00282EEA" w:rsidRDefault="00AC5E73" w:rsidP="0087090D">
            <w:pP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282EE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Key Word Terms</w:t>
            </w:r>
          </w:p>
        </w:tc>
      </w:tr>
      <w:tr w:rsidR="00AC5E73" w:rsidRPr="00282EEA" w14:paraId="4F6B0EC3" w14:textId="77777777" w:rsidTr="0087090D">
        <w:trPr>
          <w:trHeight w:val="131"/>
        </w:trPr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7ED2EBD" w14:textId="77777777" w:rsidR="00AC5E73" w:rsidRPr="00282EEA" w:rsidRDefault="00AC5E73" w:rsidP="008709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126E921" w14:textId="77777777" w:rsidR="00AC5E73" w:rsidRPr="00282EEA" w:rsidRDefault="00AC5E73" w:rsidP="00870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ubMed (Medline)</w:t>
            </w:r>
          </w:p>
        </w:tc>
        <w:tc>
          <w:tcPr>
            <w:tcW w:w="87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CCA7EB1" w14:textId="77777777" w:rsidR="00AC5E73" w:rsidRPr="00282EEA" w:rsidRDefault="00AC5E73" w:rsidP="00870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"Confusion"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gRXhjbHVkZVllYXI9IjEiPjxBdXRob3I+VGF5bG9yPC9BdXRob3I+PFll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</w:fldData>
              </w:fldCha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gRXhjbHVkZVllYXI9IjEiPjxBdXRob3I+VGF5bG9yPC9BdXRob3I+PFll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</w:fldData>
              </w:fldCha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Pr="00282EE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</w:rPr>
              <w:t>25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delirium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 OR delirious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 OR confusion*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 OR metabolic encephalopathy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 OR toxic encephalopathy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 OR acute brain dysfunction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] OR acute organic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sychosyndrome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] OR acute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sychoorganic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 OR acute psycho organic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 OR clouded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 OR clouding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 OR exogenous psycho*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 OR toxic psycho*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)                                                                                                                                                                                           AND                                                                                                                                                                               ("Sleep"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gRXhjbHVkZVllYXI9IjEiPjxBdXRob3I+VGF5bG9yPC9BdXRob3I+PFll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</w:fldData>
              </w:fldCha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gRXhjbHVkZVllYXI9IjEiPjxBdXRob3I+VGF5bG9yPC9BdXRob3I+PFll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</w:fldData>
              </w:fldCha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Pr="00282EE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</w:rPr>
              <w:t>25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"Sleep Wake Disorders"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gRXhjbHVkZVllYXI9IjEiPjxBdXRob3I+VGF5bG9yPC9BdXRob3I+PFll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</w:fldData>
              </w:fldCha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gRXhjbHVkZVllYXI9IjEiPjxBdXRob3I+VGF5bG9yPC9BdXRob3I+PFll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</w:fldData>
              </w:fldCha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Pr="00282EE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</w:rPr>
              <w:t>25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sleep*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 OR restless leg*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]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ys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ara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]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arcolep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omnole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]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yper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]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nsomnole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]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ypo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 OR myoclonus syndrome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 OR hypnogenic paroxysmal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]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omnam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)                                                                                                      AND                                                                                                                                                ("Anesthesia"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gRXhjbHVkZVllYXI9IjEiPjxBdXRob3I+VGF5bG9yPC9BdXRob3I+PFll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</w:fldData>
              </w:fldCha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gRXhjbHVkZVllYXI9IjEiPjxBdXRob3I+VGF5bG9yPC9BdXRob3I+PFll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</w:fldData>
              </w:fldCha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Pr="00282EE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</w:rPr>
              <w:t>25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"Anesthetics"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gRXhjbHVkZVllYXI9IjEiPjxBdXRob3I+VGF5bG9yPC9BdXRob3I+PFll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</w:fldData>
              </w:fldCha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gRXhjbHVkZVllYXI9IjEiPjxBdXRob3I+VGF5bG9yPC9BdXRob3I+PFll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</w:fldData>
              </w:fldCha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Pr="00282EE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</w:rPr>
              <w:t>25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"Anesthetics"[Pharmacological Action] OR "Surgical Procedures, Operative"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gRXhjbHVkZVllYXI9IjEiPjxBdXRob3I+VGF5bG9yPC9BdXRob3I+PFll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</w:fldData>
              </w:fldCha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gRXhjbHVkZVllYXI9IjEiPjxBdXRob3I+VGF5bG9yPC9BdXRob3I+PFll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</w:fldData>
              </w:fldCha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Pr="00282EE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</w:rPr>
              <w:t>25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"Postoperative Care"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gRXhjbHVkZVllYXI9IjEiPjxBdXRob3I+VGF5bG9yPC9BdXRob3I+PFll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</w:fldData>
              </w:fldCha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gRXhjbHVkZVllYXI9IjEiPjxBdXRob3I+VGF5bG9yPC9BdXRob3I+PFll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</w:fldData>
              </w:fldCha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Pr="00282EE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vertAlign w:val="superscript"/>
              </w:rPr>
              <w:t>25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"Postoperative Complications"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esh:noexp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 OR "surgery"[subheading] OR surgical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 OR surgery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]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tsurg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 OR operative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 OR postoperative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]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esthes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]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aesthes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]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esthet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]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aesthet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[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ia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])</w:t>
            </w:r>
          </w:p>
        </w:tc>
      </w:tr>
      <w:tr w:rsidR="00AC5E73" w:rsidRPr="00282EEA" w14:paraId="67672985" w14:textId="77777777" w:rsidTr="0087090D">
        <w:trPr>
          <w:trHeight w:val="131"/>
        </w:trPr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9222D19" w14:textId="77777777" w:rsidR="00AC5E73" w:rsidRPr="00282EEA" w:rsidRDefault="00AC5E73" w:rsidP="008709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F290541" w14:textId="77777777" w:rsidR="00AC5E73" w:rsidRPr="00282EEA" w:rsidRDefault="00AC5E73" w:rsidP="00870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base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Elsevier)</w:t>
            </w:r>
          </w:p>
        </w:tc>
        <w:tc>
          <w:tcPr>
            <w:tcW w:w="87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3BB5B0B" w14:textId="77777777" w:rsidR="00AC5E73" w:rsidRDefault="00AC5E73" w:rsidP="00870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('delirium'/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xp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'confusion'/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xp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lirium: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lirious: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confusion*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((metabolic OR toxic) NEXT/1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ncephalopath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)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'acute brain dysfunction'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'acute organic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sychosyndrome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'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'acute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sychoorganic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'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'acute psycho organic'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(clouded NEXT/1 state*)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louding: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((exogenous OR toxic) NEXT/1 psycho*)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)                                   </w:t>
            </w:r>
          </w:p>
          <w:p w14:paraId="35A072F6" w14:textId="77777777" w:rsidR="00AC5E73" w:rsidRPr="00282EEA" w:rsidRDefault="00AC5E73" w:rsidP="00870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AND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('sleep'/de OR 'sleep quality'/de OR 'sleep time'/de OR ('sleep disorder'/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xp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NOT 'drowsiness'/de) OR sleep*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'restless leg'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'restless legs'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ys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ara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arcolep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omnole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yper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nsomnole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ypo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'myoclonus syndrome'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'hypnogenic paroxysmal'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omnam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AND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('postoperative complication'/de OR 'postoperative care'/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xp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rgical: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rgery: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tsurg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perative: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toperative: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esthes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aesthes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esthet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aesthet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: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,ti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)</w:t>
            </w:r>
          </w:p>
        </w:tc>
      </w:tr>
      <w:tr w:rsidR="00AC5E73" w:rsidRPr="00282EEA" w14:paraId="22C01FEE" w14:textId="77777777" w:rsidTr="0087090D">
        <w:trPr>
          <w:trHeight w:val="131"/>
        </w:trPr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BB0D191" w14:textId="77777777" w:rsidR="00AC5E73" w:rsidRPr="00282EEA" w:rsidRDefault="00AC5E73" w:rsidP="008709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964AA5A" w14:textId="77777777" w:rsidR="00AC5E73" w:rsidRPr="00282EEA" w:rsidRDefault="00AC5E73" w:rsidP="00870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INAHL (EBSCO)</w:t>
            </w:r>
          </w:p>
        </w:tc>
        <w:tc>
          <w:tcPr>
            <w:tcW w:w="87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5E81025" w14:textId="77777777" w:rsidR="00AC5E73" w:rsidRPr="00282EEA" w:rsidRDefault="00AC5E73" w:rsidP="00870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(MH ("Confusion+") OR TI(delirium OR delirious OR confusion* OR "metabolic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ncephalopath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" OR "toxic encephalopathy" OR "acute brain dysfunction" OR "acute organic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sychosyndrome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" OR "acute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sychoorganic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" OR "acute psycho organic" OR clouded OR clouding OR "exogenous psycho*" OR "toxic psycho*") OR AB(delirium OR delirious OR confusion* OR "metabolic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ncephalopath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" OR "toxic encephalopathy" OR "acute brain dysfunction" OR "acute organic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sychosyndrome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" OR "acute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sychoorganic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" OR "acute psycho organic" OR clouded OR clouding OR "exogenous psycho*" OR "toxic psycho*"))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 xml:space="preserve">AND                                                                                                                                                                  (MH ("Sleep" OR "Sleep Disorders+") OR TI(sleep* OR "restless leg*"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ys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ara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arcolep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omnole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yper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nsomnole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ypo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myoclonus syndrome OR hypnogenic paroxysmal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omnam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) OR AB(sleep* OR "restless leg*"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ys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ara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arcolep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omnole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yper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nsomnole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ypo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myoclonus syndrome OR hypnogenic paroxysmal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omnam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))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AND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 xml:space="preserve">(MH ("Surgery, Operative+" OR Postoperative Care+" OR "Postoperative Complications" OR "Anesthesia+" OR "Anesthetics") OR TI(surgical OR surgery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tsurg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operative OR postoperative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esthes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aesthes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esthet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aesthet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) OR AB(surgical OR surgery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tsurg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operative OR postoperative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esthes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aesthes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esthet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aesthet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))</w:t>
            </w:r>
          </w:p>
        </w:tc>
      </w:tr>
      <w:tr w:rsidR="00AC5E73" w:rsidRPr="00282EEA" w14:paraId="00A00252" w14:textId="77777777" w:rsidTr="0087090D">
        <w:trPr>
          <w:trHeight w:val="131"/>
        </w:trPr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F95A1B0" w14:textId="77777777" w:rsidR="00AC5E73" w:rsidRPr="00282EEA" w:rsidRDefault="00AC5E73" w:rsidP="008709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A68A790" w14:textId="77777777" w:rsidR="00AC5E73" w:rsidRPr="00282EEA" w:rsidRDefault="00AC5E73" w:rsidP="00870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ochrane Central 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Register of Controlled Trials (EBSCO)</w:t>
            </w:r>
          </w:p>
        </w:tc>
        <w:tc>
          <w:tcPr>
            <w:tcW w:w="87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BF13C38" w14:textId="77777777" w:rsidR="00AC5E73" w:rsidRPr="00282EEA" w:rsidRDefault="00AC5E73" w:rsidP="00870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 xml:space="preserve">(delirium OR delirious OR confusion* OR "metabolic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ncephalopath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" OR "toxic encephalopathy" OR "acute brain dysfunction" OR "acute organic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sychosyndrome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" OR "acute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psychoorganic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" OR "acute psycho organic" OR clouded OR clouding OR "exogenous psycho*" OR "toxic psycho*")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AND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 xml:space="preserve">(sleep* OR "restless leg*"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ys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ara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arcolep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omnole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yper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nsomnole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ypo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myoclonus syndrome OR hypnogenic paroxysmal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omnam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)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AND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 xml:space="preserve">(surgical OR surgery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tsurg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operative OR postoperative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esthes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aesthes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esthet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 OR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aesthet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)</w:t>
            </w:r>
          </w:p>
        </w:tc>
      </w:tr>
      <w:tr w:rsidR="00AC5E73" w:rsidRPr="00282EEA" w14:paraId="16366E83" w14:textId="77777777" w:rsidTr="0087090D">
        <w:trPr>
          <w:trHeight w:val="131"/>
        </w:trPr>
        <w:tc>
          <w:tcPr>
            <w:tcW w:w="5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1585AC54" w14:textId="77777777" w:rsidR="00AC5E73" w:rsidRPr="00282EEA" w:rsidRDefault="00AC5E73" w:rsidP="0087090D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4430D042" w14:textId="77777777" w:rsidR="00AC5E73" w:rsidRPr="00282EEA" w:rsidRDefault="00AC5E73" w:rsidP="00870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Web of Science (Clarivate Analytics)</w:t>
            </w:r>
          </w:p>
        </w:tc>
        <w:tc>
          <w:tcPr>
            <w:tcW w:w="874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FB24CBB" w14:textId="77777777" w:rsidR="00AC5E73" w:rsidRPr="00282EEA" w:rsidRDefault="00AC5E73" w:rsidP="00870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TS=("delirium" OR "delirious" OR "confusion*" OR "metabolic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ncephalopath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" OR "toxic encephalopathy" OR "acute brain dysfunction" OR "acute organic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sychosyndrome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*" OR "acute 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sychoorganic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" OR "acute psycho organic" OR "clouded" OR "clouding" OR "exogenous psycho*" OR "toxic psycho*")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AND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TS=("sleep*" OR "restless leg*" OR "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ys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" OR "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ara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" OR "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arcolep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" OR "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omnole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" OR "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yper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" OR "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nsomnole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" OR "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yposomn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" OR "myoclonus syndrome" OR "hypnogenic paroxysmal" OR "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omnamb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")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AND</w:t>
            </w:r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/>
              <w:t>TS=("surgical" OR "surgery" OR "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ostsurg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" OR "operative" OR "postoperative" OR "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esthes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" OR "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aesthes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" OR "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esthet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" OR "</w:t>
            </w:r>
            <w:proofErr w:type="spellStart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aesthet</w:t>
            </w:r>
            <w:proofErr w:type="spellEnd"/>
            <w:r w:rsidRPr="00282EE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*")</w:t>
            </w:r>
          </w:p>
        </w:tc>
      </w:tr>
    </w:tbl>
    <w:p w14:paraId="413A637E" w14:textId="77777777" w:rsidR="00AC5E73" w:rsidRDefault="00AC5E73" w:rsidP="00AC5E73">
      <w:pPr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7807B2AF" w14:textId="77777777" w:rsidR="00AC5E73" w:rsidRDefault="00AC5E73">
      <w:bookmarkStart w:id="0" w:name="_GoBack"/>
      <w:bookmarkEnd w:id="0"/>
    </w:p>
    <w:sectPr w:rsidR="00AC5E7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revisionView w:comment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C5E73"/>
    <w:rsid w:val="00AC5E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84B159"/>
  <w15:chartTrackingRefBased/>
  <w15:docId w15:val="{2CC5C792-5840-4D1C-911D-A5F358DA87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C5E73"/>
    <w:pPr>
      <w:spacing w:after="0" w:line="240" w:lineRule="auto"/>
    </w:pPr>
    <w:rPr>
      <w:rFonts w:ascii="Times New Roman" w:eastAsia="Calibri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885</Words>
  <Characters>5050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kinwunmi, Babatunde</dc:creator>
  <cp:keywords/>
  <dc:description/>
  <cp:lastModifiedBy>Akinwunmi, Babatunde</cp:lastModifiedBy>
  <cp:revision>1</cp:revision>
  <dcterms:created xsi:type="dcterms:W3CDTF">2018-02-16T03:21:00Z</dcterms:created>
  <dcterms:modified xsi:type="dcterms:W3CDTF">2018-02-16T03:22:00Z</dcterms:modified>
</cp:coreProperties>
</file>